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w:t>
      </w:r>
      <w:proofErr w:type="gramStart"/>
      <w:r w:rsidRPr="00524FAC">
        <w:rPr>
          <w:lang w:val="es-AR"/>
        </w:rPr>
        <w:t>Universidad</w:t>
      </w:r>
      <w:proofErr w:type="gramEnd"/>
      <w:r w:rsidRPr="00524FAC">
        <w:rPr>
          <w:lang w:val="es-AR"/>
        </w:rPr>
        <w:t xml:space="preserve">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67279ECE"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1DA25C6A"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hyperlink r:id="rId11" w:history="1">
        <w:r w:rsidRPr="000C3EB9">
          <w:rPr>
            <w:rStyle w:val="Hyperlink"/>
          </w:rPr>
          <w:t>h</w:t>
        </w:r>
        <w:r w:rsidRPr="000C3EB9">
          <w:rPr>
            <w:rStyle w:val="Hyperlink"/>
          </w:rPr>
          <w:t>e</w:t>
        </w:r>
        <w:r w:rsidRPr="000C3EB9">
          <w:rPr>
            <w:rStyle w:val="Hyperlink"/>
          </w:rPr>
          <w:t>re</w:t>
        </w:r>
      </w:hyperlink>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46E51E46"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2" w:history="1">
        <w:r w:rsidR="005E2535" w:rsidRPr="00540CA5">
          <w:rPr>
            <w:rStyle w:val="Hyperlink"/>
          </w:rPr>
          <w:t>General Public Li</w:t>
        </w:r>
        <w:r w:rsidR="005E2535" w:rsidRPr="00540CA5">
          <w:rPr>
            <w:rStyle w:val="Hyperlink"/>
          </w:rPr>
          <w:t>c</w:t>
        </w:r>
        <w:r w:rsidR="005E2535" w:rsidRPr="00540CA5">
          <w:rPr>
            <w:rStyle w:val="Hyperlink"/>
          </w:rPr>
          <w:t>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of the original source </w:t>
      </w:r>
      <w:r w:rsidR="001115A7">
        <w:t xml:space="preserve">employed. Since different units can be assessed using data from </w:t>
      </w:r>
      <w:r w:rsidR="00E96B7A">
        <w:t>diverse</w:t>
      </w:r>
      <w:r w:rsidR="001115A7">
        <w:t xml:space="preserve"> sources</w:t>
      </w:r>
      <w:r>
        <w:t>,</w:t>
      </w:r>
      <w:r w:rsidR="001115A7">
        <w:t xml:space="preserve"> </w:t>
      </w:r>
      <w:r w:rsidR="001115A7">
        <w:lastRenderedPageBreak/>
        <w:t>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22332B"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0"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0"/>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1522059E" w:rsidR="006D5091" w:rsidRPr="006D5091" w:rsidRDefault="00525C78" w:rsidP="006D5091">
      <w:pPr>
        <w:pStyle w:val="Caption"/>
        <w:jc w:val="center"/>
      </w:pPr>
      <w:bookmarkStart w:id="1" w:name="_Ref69743715"/>
      <w:r w:rsidRPr="006D5091">
        <w:t xml:space="preserve">Figure </w:t>
      </w:r>
      <w:r>
        <w:fldChar w:fldCharType="begin"/>
      </w:r>
      <w:r w:rsidRPr="006D5091">
        <w:instrText xml:space="preserve"> SEQ Figure \* ARABIC </w:instrText>
      </w:r>
      <w:r>
        <w:fldChar w:fldCharType="separate"/>
      </w:r>
      <w:r w:rsidR="00DF0309">
        <w:rPr>
          <w:noProof/>
        </w:rPr>
        <w:t>1</w:t>
      </w:r>
      <w:r>
        <w:fldChar w:fldCharType="end"/>
      </w:r>
      <w:bookmarkEnd w:id="1"/>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2" w:name="_Ref70022809"/>
      <w:r>
        <w:t>Equipment Approach</w:t>
      </w:r>
      <w:bookmarkEnd w:id="2"/>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22332B"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3"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3"/>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22332B"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4"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4"/>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22332B"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5"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5"/>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proofErr w:type="gramStart"/>
      <w:r>
        <w:t>)</w:t>
      </w:r>
      <w:r w:rsidR="00DB1339">
        <w:t>.</w:t>
      </w:r>
      <w:proofErr w:type="gramEnd"/>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22332B"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6"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6"/>
          </w:p>
        </w:tc>
      </w:tr>
    </w:tbl>
    <w:p w14:paraId="5BF384D3" w14:textId="4C43BEDD" w:rsidR="00525082" w:rsidRDefault="0022332B"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w:t>
      </w:r>
      <w:proofErr w:type="gramStart"/>
      <w:r w:rsidR="00BA04F9">
        <w:t>similar to</w:t>
      </w:r>
      <w:proofErr w:type="gramEnd"/>
      <w:r w:rsidR="00BA04F9">
        <w:t xml:space="preserve">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7" w:name="_Ref70060302"/>
      <w:r>
        <w:rPr>
          <w:rFonts w:eastAsiaTheme="minorEastAsia"/>
        </w:rPr>
        <w:t>Scaling Approach</w:t>
      </w:r>
      <w:bookmarkEnd w:id="7"/>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8"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8"/>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9"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9"/>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A3278F">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D34B8">
            <w:pPr>
              <w:jc w:val="center"/>
            </w:pPr>
            <w:r>
              <w:t>Source</w:t>
            </w:r>
          </w:p>
        </w:tc>
        <w:tc>
          <w:tcPr>
            <w:tcW w:w="1475" w:type="dxa"/>
            <w:vAlign w:val="center"/>
          </w:tcPr>
          <w:p w14:paraId="6F196913"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A3278F">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D34B8">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A3278F">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77777777" w:rsidR="00125F64" w:rsidRPr="00ED34B8" w:rsidRDefault="00125F64" w:rsidP="00ED34B8">
            <w:pPr>
              <w:jc w:val="center"/>
              <w:rPr>
                <w:b w:val="0"/>
              </w:rPr>
            </w:pPr>
            <w:r w:rsidRPr="00ED34B8">
              <w:rPr>
                <w:b w:val="0"/>
              </w:rPr>
              <w:t>Cost and Performance Baseline for Fossil Energy Plants</w:t>
            </w:r>
          </w:p>
        </w:tc>
        <w:tc>
          <w:tcPr>
            <w:tcW w:w="1475" w:type="dxa"/>
            <w:vAlign w:val="center"/>
          </w:tcPr>
          <w:p w14:paraId="37F0B962" w14:textId="2904C69C" w:rsidR="00A3278F" w:rsidRDefault="00125F64" w:rsidP="00A3278F">
            <w:pPr>
              <w:jc w:val="center"/>
              <w:cnfStyle w:val="000000000000" w:firstRow="0" w:lastRow="0" w:firstColumn="0" w:lastColumn="0" w:oddVBand="0" w:evenVBand="0" w:oddHBand="0" w:evenHBand="0" w:firstRowFirstColumn="0" w:firstRowLastColumn="0" w:lastRowFirstColumn="0" w:lastRowLastColumn="0"/>
            </w:pPr>
            <w:r>
              <w:t>2007</w:t>
            </w:r>
          </w:p>
          <w:p w14:paraId="7408EC73" w14:textId="374418A1"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3</w:t>
            </w:r>
          </w:p>
          <w:p w14:paraId="4A7196AE" w14:textId="6C90591E" w:rsidR="00A3278F" w:rsidRDefault="00A3278F" w:rsidP="00ED34B8">
            <w:pPr>
              <w:jc w:val="center"/>
              <w:cnfStyle w:val="000000000000" w:firstRow="0" w:lastRow="0" w:firstColumn="0" w:lastColumn="0" w:oddVBand="0" w:evenVBand="0" w:oddHBand="0" w:evenHBand="0" w:firstRowFirstColumn="0" w:firstRowLastColumn="0" w:lastRowFirstColumn="0" w:lastRowLastColumn="0"/>
            </w:pPr>
            <w:r>
              <w:t>2015</w:t>
            </w:r>
          </w:p>
          <w:p w14:paraId="1563FF2D" w14:textId="6F0CD271"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w:t>
            </w:r>
            <w:r w:rsidR="00A3278F">
              <w:t>8</w:t>
            </w:r>
          </w:p>
        </w:tc>
        <w:tc>
          <w:tcPr>
            <w:tcW w:w="1448" w:type="dxa"/>
            <w:vAlign w:val="center"/>
          </w:tcPr>
          <w:p w14:paraId="38411D84"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65581FFD"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9538f0883650b7c602b Zoelle,AlexanderJ 2018; doc:60800b6b8f0883650b7c644a Zoelle,Alexander 2015; doc:608008de8f08012ce2024cdc DOENETL-20101397,Revision2a 2013; doc:608008c68f088f580585aabf Klara,JulianneM 2007}}</w:instrText>
            </w:r>
            <w:r w:rsidRPr="00A3278F">
              <w:fldChar w:fldCharType="separate"/>
            </w:r>
            <w:r w:rsidRPr="00A3278F">
              <w:rPr>
                <w:rFonts w:ascii="Calibri" w:hAnsi="Calibri" w:cs="Calibri"/>
                <w:bCs/>
              </w:rPr>
              <w:t>[1-4]</w:t>
            </w:r>
            <w:r w:rsidRPr="00A3278F">
              <w:fldChar w:fldCharType="end"/>
            </w:r>
          </w:p>
        </w:tc>
      </w:tr>
      <w:tr w:rsidR="00125F64" w14:paraId="444E5ACB" w14:textId="77777777" w:rsidTr="00A3278F">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D34B8">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049C4D51"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A827FD" w:rsidRPr="00A827FD">
              <w:rPr>
                <w:rFonts w:ascii="Calibri" w:hAnsi="Calibri" w:cs="Calibri"/>
                <w:bCs/>
              </w:rPr>
              <w:t>[12]</w:t>
            </w:r>
            <w:r w:rsidRPr="00A3278F">
              <w:fldChar w:fldCharType="end"/>
            </w:r>
          </w:p>
        </w:tc>
      </w:tr>
      <w:tr w:rsidR="00ED34B8" w14:paraId="1626F388" w14:textId="77777777" w:rsidTr="00A3278F">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D34B8">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D34B8">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D34B8">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1717FEC9" w:rsidR="00ED34B8"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A827FD" w:rsidRPr="00A827FD">
              <w:rPr>
                <w:rFonts w:ascii="Calibri" w:hAnsi="Calibri" w:cs="Calibri"/>
                <w:bCs/>
              </w:rPr>
              <w:t>[13]</w:t>
            </w:r>
            <w:r w:rsidRPr="009E6219">
              <w:fldChar w:fldCharType="end"/>
            </w:r>
          </w:p>
        </w:tc>
      </w:tr>
    </w:tbl>
    <w:p w14:paraId="6F597548" w14:textId="77777777" w:rsidR="006D5091" w:rsidRPr="00EC5550" w:rsidRDefault="006D5091" w:rsidP="0077673F"/>
    <w:p w14:paraId="55F532EE" w14:textId="77777777" w:rsidR="00EA353A" w:rsidRDefault="00EA353A" w:rsidP="00033784">
      <w:pPr>
        <w:pStyle w:val="Heading1"/>
      </w:pPr>
      <w:r>
        <w:t xml:space="preserve">SEA </w:t>
      </w:r>
      <w:r w:rsidR="00F94EF2">
        <w:t>Tool</w:t>
      </w:r>
    </w:p>
    <w:p w14:paraId="3AAFC454" w14:textId="13A8F753" w:rsidR="00ED34B8" w:rsidRDefault="00ED34B8" w:rsidP="00907D39">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 xml:space="preserve">spreadsheets. Examples of a specific evaluation are shown, acknowledging that the user may modify or create new </w:t>
      </w:r>
      <w:r w:rsidR="0077673F">
        <w:lastRenderedPageBreak/>
        <w:t>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0"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0"/>
      <w:r w:rsidRPr="003F129D">
        <w:t xml:space="preserve"> Colour coding employed in SEA </w:t>
      </w:r>
      <w:r>
        <w:t>tool</w:t>
      </w:r>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78A8EFAD"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DF0309">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 xml:space="preserve">nvironmental </w:t>
      </w:r>
      <w:proofErr w:type="gramStart"/>
      <w:r w:rsidRPr="0077673F">
        <w:t>metrics</w:t>
      </w:r>
      <w:proofErr w:type="gramEnd"/>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0AF3B25F" w:rsidR="006A51E3" w:rsidRDefault="0044233B" w:rsidP="0044233B">
      <w:pPr>
        <w:pStyle w:val="Caption"/>
        <w:jc w:val="center"/>
      </w:pPr>
      <w:bookmarkStart w:id="11" w:name="_Ref69741199"/>
      <w:r w:rsidRPr="0044233B">
        <w:t xml:space="preserve">Figure </w:t>
      </w:r>
      <w:r>
        <w:fldChar w:fldCharType="begin"/>
      </w:r>
      <w:r w:rsidRPr="0044233B">
        <w:instrText xml:space="preserve"> SEQ Figure \* ARABIC </w:instrText>
      </w:r>
      <w:r>
        <w:fldChar w:fldCharType="separate"/>
      </w:r>
      <w:r w:rsidR="00DF0309">
        <w:rPr>
          <w:noProof/>
        </w:rPr>
        <w:t>3</w:t>
      </w:r>
      <w:r>
        <w:fldChar w:fldCharType="end"/>
      </w:r>
      <w:bookmarkEnd w:id="11"/>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484B8A7B" w:rsidR="00C929AF" w:rsidRDefault="00CB06E5" w:rsidP="00C929AF">
      <w:pPr>
        <w:keepNext/>
        <w:jc w:val="center"/>
      </w:pPr>
      <w:r>
        <w:rPr>
          <w:noProof/>
        </w:rPr>
        <w:drawing>
          <wp:inline distT="0" distB="0" distL="0" distR="0" wp14:anchorId="33AF996C" wp14:editId="63EAF87C">
            <wp:extent cx="5722620" cy="2979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2979420"/>
                    </a:xfrm>
                    <a:prstGeom prst="rect">
                      <a:avLst/>
                    </a:prstGeom>
                    <a:noFill/>
                    <a:ln>
                      <a:noFill/>
                    </a:ln>
                  </pic:spPr>
                </pic:pic>
              </a:graphicData>
            </a:graphic>
          </wp:inline>
        </w:drawing>
      </w:r>
    </w:p>
    <w:p w14:paraId="4B152AA3" w14:textId="70844C7B" w:rsidR="00C929AF" w:rsidRDefault="00C929AF" w:rsidP="00C929AF">
      <w:pPr>
        <w:pStyle w:val="Caption"/>
        <w:jc w:val="center"/>
      </w:pPr>
      <w:bookmarkStart w:id="12" w:name="_Ref69743718"/>
      <w:r w:rsidRPr="00C929AF">
        <w:t xml:space="preserve">Figure </w:t>
      </w:r>
      <w:r>
        <w:fldChar w:fldCharType="begin"/>
      </w:r>
      <w:r w:rsidRPr="00C929AF">
        <w:instrText xml:space="preserve"> SEQ Figure \* ARABIC </w:instrText>
      </w:r>
      <w:r>
        <w:fldChar w:fldCharType="separate"/>
      </w:r>
      <w:r w:rsidR="00DF0309">
        <w:rPr>
          <w:noProof/>
        </w:rPr>
        <w:t>4</w:t>
      </w:r>
      <w:r>
        <w:fldChar w:fldCharType="end"/>
      </w:r>
      <w:bookmarkEnd w:id="12"/>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31A937A" w:rsidR="000A3720" w:rsidRPr="00B31E68" w:rsidRDefault="009C69F5" w:rsidP="009C69F5">
      <w:pPr>
        <w:pStyle w:val="Caption"/>
        <w:jc w:val="center"/>
      </w:pPr>
      <w:bookmarkStart w:id="13" w:name="_Ref73356920"/>
      <w:r>
        <w:t xml:space="preserve">Figure </w:t>
      </w:r>
      <w:r>
        <w:fldChar w:fldCharType="begin"/>
      </w:r>
      <w:r>
        <w:instrText xml:space="preserve"> SEQ Figure \* ARABIC </w:instrText>
      </w:r>
      <w:r>
        <w:fldChar w:fldCharType="separate"/>
      </w:r>
      <w:r w:rsidR="00DF0309">
        <w:rPr>
          <w:noProof/>
        </w:rPr>
        <w:t>5</w:t>
      </w:r>
      <w:r>
        <w:fldChar w:fldCharType="end"/>
      </w:r>
      <w:bookmarkEnd w:id="13"/>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t>
      </w:r>
      <w:proofErr w:type="gramStart"/>
      <w:r w:rsidR="00D710FC">
        <w:t>well</w:t>
      </w:r>
      <w:r w:rsidR="00847CF0">
        <w:t>, and</w:t>
      </w:r>
      <w:proofErr w:type="gramEnd"/>
      <w:r w:rsidR="00847CF0">
        <w:t xml:space="preserve">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proofErr w:type="gramStart"/>
      <w:r w:rsidR="00055A59">
        <w:t>i.e.</w:t>
      </w:r>
      <w:proofErr w:type="gramEnd"/>
      <w:r w:rsidR="00055A59">
        <w:t xml:space="preserv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71F42197" w:rsidR="008F5899" w:rsidRDefault="008F5899" w:rsidP="00F07A29">
      <w:pPr>
        <w:pStyle w:val="Caption"/>
        <w:jc w:val="center"/>
      </w:pPr>
      <w:bookmarkStart w:id="14" w:name="_Ref69804178"/>
      <w:r w:rsidRPr="00F07A29">
        <w:t xml:space="preserve">Figure </w:t>
      </w:r>
      <w:r>
        <w:fldChar w:fldCharType="begin"/>
      </w:r>
      <w:r w:rsidRPr="00F07A29">
        <w:instrText xml:space="preserve"> SEQ Figure \* ARABIC </w:instrText>
      </w:r>
      <w:r>
        <w:fldChar w:fldCharType="separate"/>
      </w:r>
      <w:r w:rsidR="00DF0309">
        <w:rPr>
          <w:noProof/>
        </w:rPr>
        <w:t>6</w:t>
      </w:r>
      <w:r>
        <w:fldChar w:fldCharType="end"/>
      </w:r>
      <w:bookmarkEnd w:id="14"/>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sections</w:t>
      </w:r>
    </w:p>
    <w:p w14:paraId="1E594E43" w14:textId="1DF24236" w:rsidR="00F07A29" w:rsidRDefault="00F07A29" w:rsidP="00907D39">
      <w:r>
        <w:t xml:space="preserve">In the top left corner, a short summary of the unit is given, with a specific code and a fundamental task drop down menu selection. Fundamental tasks </w:t>
      </w:r>
      <w:proofErr w:type="gramStart"/>
      <w:r>
        <w:t>is</w:t>
      </w:r>
      <w:proofErr w:type="gramEnd"/>
      <w:r>
        <w:t xml:space="preserve">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54880EEF" w:rsidR="00F07A29" w:rsidRPr="00AE5A55" w:rsidRDefault="00AE5A55" w:rsidP="00AE5A55">
      <w:pPr>
        <w:pStyle w:val="Caption"/>
        <w:jc w:val="center"/>
      </w:pPr>
      <w:bookmarkStart w:id="15" w:name="_Ref69804218"/>
      <w:r w:rsidRPr="00AE5A55">
        <w:t xml:space="preserve">Figure </w:t>
      </w:r>
      <w:r>
        <w:fldChar w:fldCharType="begin"/>
      </w:r>
      <w:r w:rsidRPr="00AE5A55">
        <w:instrText xml:space="preserve"> SEQ Figure \* ARABIC </w:instrText>
      </w:r>
      <w:r>
        <w:fldChar w:fldCharType="separate"/>
      </w:r>
      <w:r w:rsidR="00DF0309">
        <w:rPr>
          <w:noProof/>
        </w:rPr>
        <w:t>7</w:t>
      </w:r>
      <w:r>
        <w:fldChar w:fldCharType="end"/>
      </w:r>
      <w:bookmarkEnd w:id="15"/>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sections</w:t>
      </w:r>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0A0526DB" w:rsidR="001A4BA7" w:rsidRPr="001A4BA7" w:rsidRDefault="001A4BA7" w:rsidP="001A4BA7">
      <w:pPr>
        <w:pStyle w:val="Caption"/>
        <w:jc w:val="center"/>
        <w:rPr>
          <w:rFonts w:eastAsiaTheme="minorEastAsia"/>
        </w:rPr>
      </w:pPr>
      <w:bookmarkStart w:id="16" w:name="_Ref69810743"/>
      <w:r w:rsidRPr="001A4BA7">
        <w:t xml:space="preserve">Figure </w:t>
      </w:r>
      <w:r>
        <w:fldChar w:fldCharType="begin"/>
      </w:r>
      <w:r w:rsidRPr="001A4BA7">
        <w:instrText xml:space="preserve"> SEQ Figure \* ARABIC </w:instrText>
      </w:r>
      <w:r>
        <w:fldChar w:fldCharType="separate"/>
      </w:r>
      <w:r w:rsidR="00DF0309">
        <w:rPr>
          <w:noProof/>
        </w:rPr>
        <w:t>8</w:t>
      </w:r>
      <w:r>
        <w:fldChar w:fldCharType="end"/>
      </w:r>
      <w:bookmarkEnd w:id="16"/>
      <w:r w:rsidRPr="001A4BA7">
        <w:t xml:space="preserve"> Equipment </w:t>
      </w:r>
      <w:proofErr w:type="gramStart"/>
      <w:r w:rsidRPr="001A4BA7">
        <w:t>estimate</w:t>
      </w:r>
      <w:proofErr w:type="gramEnd"/>
      <w:r w:rsidRPr="001A4BA7">
        <w:t xml:space="preserve">: BEC distribution and </w:t>
      </w:r>
      <w:r>
        <w:t>comparison with reference sections</w:t>
      </w:r>
    </w:p>
    <w:p w14:paraId="07E347C2" w14:textId="1B884311" w:rsidR="00AE5A55" w:rsidRPr="00AE5A55" w:rsidRDefault="00AE5A55" w:rsidP="00907D39">
      <w:r>
        <w:t>Fi</w:t>
      </w:r>
      <w:r w:rsidR="001A4BA7">
        <w:t>nally,</w:t>
      </w:r>
      <w:r>
        <w:t xml:space="preserve"> below the BEC estimate region, a section is created to reflect the cost proportion of items (</w:t>
      </w:r>
      <w:r w:rsidR="001A4BA7">
        <w:t>by default those pertaining to Basis 1)</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1A4BA7">
        <w:t xml:space="preserve"> scope</w:t>
      </w:r>
      <w:r w:rsidR="00C962A2">
        <w:t xml:space="preserve"> (if available)</w:t>
      </w:r>
      <w:r w:rsidR="001A4BA7">
        <w:t>, as presented further to the right (</w:t>
      </w:r>
      <w:r w:rsidR="00FA5DFB">
        <w:t>ensuring appropriate scaling to the same basis</w:t>
      </w:r>
      <w:r w:rsidR="001A4BA7">
        <w:t xml:space="preserve">). A scaled cost from the original reference </w:t>
      </w:r>
      <w:r w:rsidR="00C962A2">
        <w:t>can</w:t>
      </w:r>
      <w:r w:rsidR="001A4BA7">
        <w:t xml:space="preserve"> also be plotted for a </w:t>
      </w:r>
      <w:r w:rsidR="00C962A2">
        <w:t>benchmarking</w:t>
      </w:r>
      <w:r w:rsidR="001A4BA7">
        <w:t xml:space="preserve"> at the same unit capacity of the estimate. The references used </w:t>
      </w:r>
      <w:r w:rsidR="00C962A2">
        <w:t>from literature sources</w:t>
      </w:r>
      <w:r w:rsidR="001A4BA7">
        <w:t xml:space="preserve"> are listed at the bottom with a number, a short </w:t>
      </w:r>
      <w:proofErr w:type="gramStart"/>
      <w:r w:rsidR="001A4BA7">
        <w:t>name</w:t>
      </w:r>
      <w:proofErr w:type="gramEnd"/>
      <w:r w:rsidR="001A4BA7">
        <w:t xml:space="preserve"> and a suitable description. </w:t>
      </w:r>
      <w:r w:rsidR="00C962A2">
        <w:t>The list of all references employed based on the numbering are provided in a dedicated sheet: “Bibliography”.</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xml:space="preserve">. The default coding for the cost concepts involved in the estimation are denoted with X-Y0Z coding, and a description, a source reference, currency, </w:t>
      </w:r>
      <w:proofErr w:type="gramStart"/>
      <w:r w:rsidR="00197706">
        <w:t>location</w:t>
      </w:r>
      <w:proofErr w:type="gramEnd"/>
      <w:r w:rsidR="00197706">
        <w:t xml:space="preserve">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6B6F1D1" w:rsidR="00C962A2" w:rsidRDefault="00AB67F8" w:rsidP="00197706">
      <w:pPr>
        <w:pStyle w:val="Caption"/>
        <w:jc w:val="center"/>
      </w:pPr>
      <w:bookmarkStart w:id="17" w:name="_Ref69812677"/>
      <w:r w:rsidRPr="00AB67F8">
        <w:t xml:space="preserve">Figure </w:t>
      </w:r>
      <w:r>
        <w:fldChar w:fldCharType="begin"/>
      </w:r>
      <w:r w:rsidRPr="00AB67F8">
        <w:instrText xml:space="preserve"> SEQ Figure \* ARABIC </w:instrText>
      </w:r>
      <w:r>
        <w:fldChar w:fldCharType="separate"/>
      </w:r>
      <w:r w:rsidR="00DF0309">
        <w:rPr>
          <w:noProof/>
        </w:rPr>
        <w:t>9</w:t>
      </w:r>
      <w:r>
        <w:fldChar w:fldCharType="end"/>
      </w:r>
      <w:bookmarkEnd w:id="17"/>
      <w:r w:rsidRPr="00AB67F8">
        <w:t xml:space="preserve"> Scaling estimate: unit summary, scaling </w:t>
      </w:r>
      <w:r>
        <w:t xml:space="preserve">&amp; Misc. items </w:t>
      </w:r>
      <w:r w:rsidRPr="00AB67F8">
        <w:t>specifications a</w:t>
      </w:r>
      <w:r w:rsidR="00197706">
        <w:t>nd estimate adjustment sections</w:t>
      </w:r>
    </w:p>
    <w:p w14:paraId="3F45B639" w14:textId="1E86A6D0"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t xml:space="preserve"> with </w:t>
      </w:r>
      <w:r w:rsidR="00E64509">
        <w:t xml:space="preserve">the actual and scaled cost of the reference is provided. Other literature sources can be used for comparison, but the authors emphasize again that suitable adjustments be made to reach a consistent evaluation.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introduced in each concept.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2993D295">
            <wp:extent cx="5724525" cy="2752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2752725"/>
                    </a:xfrm>
                    <a:prstGeom prst="rect">
                      <a:avLst/>
                    </a:prstGeom>
                    <a:noFill/>
                    <a:ln>
                      <a:noFill/>
                    </a:ln>
                  </pic:spPr>
                </pic:pic>
              </a:graphicData>
            </a:graphic>
          </wp:inline>
        </w:drawing>
      </w:r>
    </w:p>
    <w:p w14:paraId="0FF28E5A" w14:textId="1054A7C8" w:rsidR="001A2C20" w:rsidRPr="001A2C20" w:rsidRDefault="001A2C20" w:rsidP="001A2C20">
      <w:pPr>
        <w:pStyle w:val="Caption"/>
        <w:jc w:val="center"/>
      </w:pPr>
      <w:bookmarkStart w:id="18" w:name="_Ref69815337"/>
      <w:r w:rsidRPr="001A2C20">
        <w:t xml:space="preserve">Figure </w:t>
      </w:r>
      <w:r>
        <w:fldChar w:fldCharType="begin"/>
      </w:r>
      <w:r w:rsidRPr="001A2C20">
        <w:instrText xml:space="preserve"> SEQ Figure \* ARABIC </w:instrText>
      </w:r>
      <w:r>
        <w:fldChar w:fldCharType="separate"/>
      </w:r>
      <w:r w:rsidR="00DF0309">
        <w:rPr>
          <w:noProof/>
        </w:rPr>
        <w:t>10</w:t>
      </w:r>
      <w:r>
        <w:fldChar w:fldCharType="end"/>
      </w:r>
      <w:bookmarkEnd w:id="18"/>
      <w:r w:rsidRPr="001A2C20">
        <w:t xml:space="preserve"> Scaling estimate: BEC distribution, estimate comparison, list of references and scaling cost item list sections</w:t>
      </w:r>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lastRenderedPageBreak/>
        <w:drawing>
          <wp:inline distT="0" distB="0" distL="0" distR="0" wp14:anchorId="0DCCCBDF" wp14:editId="0D3BE573">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6D75E055" w:rsidR="00545641" w:rsidRPr="009B2380" w:rsidRDefault="00545641" w:rsidP="00545641">
      <w:pPr>
        <w:pStyle w:val="Caption"/>
        <w:jc w:val="center"/>
      </w:pPr>
      <w:bookmarkStart w:id="19" w:name="_Ref69817089"/>
      <w:r w:rsidRPr="009B2380">
        <w:t xml:space="preserve">Figure </w:t>
      </w:r>
      <w:r>
        <w:fldChar w:fldCharType="begin"/>
      </w:r>
      <w:r w:rsidRPr="009B2380">
        <w:instrText xml:space="preserve"> SEQ Figure \* ARABIC </w:instrText>
      </w:r>
      <w:r>
        <w:fldChar w:fldCharType="separate"/>
      </w:r>
      <w:r w:rsidR="00DF0309">
        <w:rPr>
          <w:noProof/>
        </w:rPr>
        <w:t>11</w:t>
      </w:r>
      <w:r>
        <w:fldChar w:fldCharType="end"/>
      </w:r>
      <w:bookmarkEnd w:id="19"/>
      <w:r w:rsidRPr="009B2380">
        <w:t xml:space="preserve"> Plant CAPEX sheet distribution</w:t>
      </w:r>
    </w:p>
    <w:p w14:paraId="0EB4F2E4" w14:textId="3181F399" w:rsidR="00284731" w:rsidRDefault="00284731" w:rsidP="00907D39">
      <w:r>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178E2CC0" w:rsidR="008C39C3" w:rsidRDefault="008C39C3" w:rsidP="008C39C3">
      <w:pPr>
        <w:pStyle w:val="Caption"/>
        <w:jc w:val="center"/>
      </w:pPr>
      <w:bookmarkStart w:id="20" w:name="_Ref71110348"/>
      <w:bookmarkStart w:id="21" w:name="_Ref71108726"/>
      <w:r>
        <w:t xml:space="preserve">Figure </w:t>
      </w:r>
      <w:r>
        <w:fldChar w:fldCharType="begin"/>
      </w:r>
      <w:r>
        <w:instrText xml:space="preserve"> SEQ Figure \* ARABIC </w:instrText>
      </w:r>
      <w:r>
        <w:fldChar w:fldCharType="separate"/>
      </w:r>
      <w:r w:rsidR="00DF0309">
        <w:rPr>
          <w:noProof/>
        </w:rPr>
        <w:t>12</w:t>
      </w:r>
      <w:r>
        <w:fldChar w:fldCharType="end"/>
      </w:r>
      <w:bookmarkEnd w:id="20"/>
      <w:r>
        <w:t xml:space="preserve"> Plant CAPEX summary sections</w:t>
      </w:r>
      <w:bookmarkEnd w:id="21"/>
      <w:r>
        <w:t xml:space="preserve"> </w:t>
      </w:r>
    </w:p>
    <w:p w14:paraId="5DF9AA6A" w14:textId="77777777" w:rsidR="00F94EF2" w:rsidRDefault="00F94EF2" w:rsidP="00033784">
      <w:pPr>
        <w:pStyle w:val="Heading2"/>
      </w:pPr>
      <w:r>
        <w:t xml:space="preserve">Plant OPEX </w:t>
      </w:r>
    </w:p>
    <w:p w14:paraId="4E0B9AD2" w14:textId="2E329AE6"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 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subsequent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CB4B3C2"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DF0309">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01BF478B" w14:textId="6FDB7983" w:rsidR="005B0D3D" w:rsidRDefault="005B0D3D" w:rsidP="00907D39">
      <w:r>
        <w:t>This feature allows to assess critically if the estimate obtained is reasonable and how it compares with previous economic studies. The user can specify to up to 5 references for benchmarking. It is recommended to thoroughly verify that the benchmarking references cover the same unit scope as the estimate for a consistent comparison. The estimate and references are also compared in terms of specific costs (per unit of capacity), as shown in Figure. A dedicated section is present to place the corresponding literature sources.</w:t>
      </w:r>
    </w:p>
    <w:p w14:paraId="1056EAD7" w14:textId="4E63A08D" w:rsidR="00335F38" w:rsidRDefault="00335F38" w:rsidP="00335F38">
      <w:pPr>
        <w:pStyle w:val="Heading2"/>
      </w:pPr>
      <w:r>
        <w:t>Estimate Benchmark</w:t>
      </w:r>
    </w:p>
    <w:p w14:paraId="33973867" w14:textId="7748232E" w:rsidR="00335F38" w:rsidRDefault="00335F38" w:rsidP="005B0D3D">
      <w:pPr>
        <w:spacing w:before="240"/>
      </w:pPr>
      <w:r>
        <w:t>SEA tool offers the user to benchmark their estimates of any given unit with analogous units from literature references</w:t>
      </w:r>
      <w:r w:rsidR="005B0D3D">
        <w:t xml:space="preserve"> as shown in </w:t>
      </w:r>
      <w:r w:rsidR="005B0D3D">
        <w:fldChar w:fldCharType="begin"/>
      </w:r>
      <w:r w:rsidR="005B0D3D">
        <w:instrText xml:space="preserve"> REF _Ref71110330 \h </w:instrText>
      </w:r>
      <w:r w:rsidR="005B0D3D">
        <w:fldChar w:fldCharType="separate"/>
      </w:r>
      <w:r w:rsidR="00DF0309">
        <w:t xml:space="preserve">Figure </w:t>
      </w:r>
      <w:r w:rsidR="00DF0309">
        <w:rPr>
          <w:noProof/>
        </w:rPr>
        <w:t>14</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Cost values from different references and source cost basis are introduced as well, providing a cost benchmark with a visual representation </w:t>
      </w:r>
      <w:r w:rsidR="005B0D3D">
        <w:t>for the actual capacity from the source/estimate and the scaled values.</w:t>
      </w:r>
    </w:p>
    <w:p w14:paraId="602F65EF" w14:textId="77777777" w:rsidR="005B0D3D" w:rsidRDefault="005B0D3D" w:rsidP="004262B3">
      <w:pPr>
        <w:keepNext/>
        <w:jc w:val="center"/>
      </w:pPr>
      <w:r>
        <w:rPr>
          <w:noProof/>
        </w:rPr>
        <w:lastRenderedPageBreak/>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2A1D5516" w:rsidR="005B0D3D" w:rsidRPr="00335F38" w:rsidRDefault="005B0D3D" w:rsidP="005B0D3D">
      <w:pPr>
        <w:pStyle w:val="Caption"/>
        <w:jc w:val="center"/>
      </w:pPr>
      <w:bookmarkStart w:id="22" w:name="_Ref71110330"/>
      <w:r>
        <w:t xml:space="preserve">Figure </w:t>
      </w:r>
      <w:r>
        <w:fldChar w:fldCharType="begin"/>
      </w:r>
      <w:r>
        <w:instrText xml:space="preserve"> SEQ Figure \* ARABIC </w:instrText>
      </w:r>
      <w:r>
        <w:fldChar w:fldCharType="separate"/>
      </w:r>
      <w:r w:rsidR="00DF0309">
        <w:rPr>
          <w:noProof/>
        </w:rPr>
        <w:t>14</w:t>
      </w:r>
      <w:r>
        <w:fldChar w:fldCharType="end"/>
      </w:r>
      <w:bookmarkEnd w:id="22"/>
      <w:r>
        <w:t xml:space="preserve"> Estimate benchmark sheet</w:t>
      </w:r>
    </w:p>
    <w:p w14:paraId="2753FA2A" w14:textId="7288E920" w:rsidR="00335F38" w:rsidRPr="00E33943" w:rsidRDefault="00C6571D" w:rsidP="00907D39">
      <w:r>
        <w:t xml:space="preserve">A macro button allows the user to add more benchmark tables according to the nº of units that need to be assessed. Reference values for cost and capacity 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p>
    <w:p w14:paraId="1DEBF494" w14:textId="77777777" w:rsidR="00F94EF2" w:rsidRDefault="00F94EF2" w:rsidP="00033784">
      <w:pPr>
        <w:pStyle w:val="Heading2"/>
      </w:pPr>
      <w:r>
        <w:t>Cash Flow Analysis</w:t>
      </w:r>
    </w:p>
    <w:p w14:paraId="001299DA" w14:textId="6B85029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DF0309" w:rsidRPr="0023391F">
        <w:t xml:space="preserve">Figure </w:t>
      </w:r>
      <w:r w:rsidR="00DF0309">
        <w:rPr>
          <w:noProof/>
        </w:rPr>
        <w:t>15</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3"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3"/>
          </w:p>
        </w:tc>
      </w:tr>
    </w:tbl>
    <w:p w14:paraId="0267FEC7" w14:textId="427632C0"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A827FD" w:rsidRPr="00A827FD">
        <w:rPr>
          <w:rFonts w:ascii="Calibri" w:hAnsi="Calibri" w:cs="Calibri"/>
          <w:bCs/>
        </w:rPr>
        <w:t>[14]</w:t>
      </w:r>
      <w:r w:rsidR="009E6219">
        <w:fldChar w:fldCharType="end"/>
      </w:r>
      <w:r w:rsidR="009E6219">
        <w:t>.</w:t>
      </w:r>
      <w:r w:rsidR="003B7D1D">
        <w:t xml:space="preserve"> </w:t>
      </w:r>
    </w:p>
    <w:p w14:paraId="6AA5DAAD" w14:textId="7AC1C23F" w:rsidR="0023391F" w:rsidRDefault="007D4106" w:rsidP="0023391F">
      <w:pPr>
        <w:keepNext/>
        <w:spacing w:before="240"/>
      </w:pPr>
      <w:r>
        <w:rPr>
          <w:noProof/>
        </w:rPr>
        <w:lastRenderedPageBreak/>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2F2C9FAE" w:rsidR="0023391F" w:rsidRDefault="0023391F" w:rsidP="0023391F">
      <w:pPr>
        <w:pStyle w:val="Caption"/>
        <w:jc w:val="center"/>
      </w:pPr>
      <w:bookmarkStart w:id="24" w:name="_Ref69841172"/>
      <w:r w:rsidRPr="0023391F">
        <w:t xml:space="preserve">Figure </w:t>
      </w:r>
      <w:r>
        <w:fldChar w:fldCharType="begin"/>
      </w:r>
      <w:r w:rsidRPr="0023391F">
        <w:instrText xml:space="preserve"> SEQ Figure \* ARABIC </w:instrText>
      </w:r>
      <w:r>
        <w:fldChar w:fldCharType="separate"/>
      </w:r>
      <w:r w:rsidR="00DF0309">
        <w:rPr>
          <w:noProof/>
        </w:rPr>
        <w:t>15</w:t>
      </w:r>
      <w:r>
        <w:fldChar w:fldCharType="end"/>
      </w:r>
      <w:bookmarkEnd w:id="24"/>
      <w:r w:rsidRPr="0023391F">
        <w:t xml:space="preserve"> CFA sheet: plant summary, economic </w:t>
      </w:r>
      <w:proofErr w:type="gramStart"/>
      <w:r w:rsidRPr="0023391F">
        <w:t>assumptions</w:t>
      </w:r>
      <w:proofErr w:type="gramEnd"/>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5"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5"/>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7FE27950" w:rsidR="00E34F23" w:rsidRDefault="003815C3" w:rsidP="00907D39">
      <w:r>
        <w:t xml:space="preserve">Finally, t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lastRenderedPageBreak/>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10214E50" w:rsidR="00426BEF" w:rsidRDefault="00426BEF" w:rsidP="00907D39">
      <w:pPr>
        <w:pStyle w:val="NoSpacing"/>
      </w:pPr>
      <w:r>
        <w:t>TRL</w:t>
      </w:r>
      <w:r>
        <w:tab/>
        <w:t>Technology Readiness Lev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22332B"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Purchased cost with carbon steel at 1 bar</w:t>
      </w:r>
    </w:p>
    <w:p w14:paraId="6EDDF327" w14:textId="400C8E00" w:rsidR="001A3BEB" w:rsidRDefault="0022332B"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22332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22332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22332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22332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22332B"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75015AD7" w14:textId="137981FF" w:rsidR="00A827FD" w:rsidRPr="00A827FD" w:rsidRDefault="00426BEF" w:rsidP="00A827FD">
      <w:pPr>
        <w:pStyle w:val="NormalWeb"/>
        <w:rPr>
          <w:rFonts w:ascii="Calibri" w:hAnsi="Calibri" w:cs="Calibri"/>
          <w:sz w:val="22"/>
        </w:rPr>
      </w:pPr>
      <w:r>
        <w:fldChar w:fldCharType="begin"/>
      </w:r>
      <w:r w:rsidR="00A827FD">
        <w:instrText>ADDIN RW.BIB</w:instrText>
      </w:r>
      <w:r>
        <w:fldChar w:fldCharType="separate"/>
      </w:r>
      <w:r w:rsidR="00A827FD" w:rsidRPr="00A827FD">
        <w:rPr>
          <w:rFonts w:ascii="Calibri" w:hAnsi="Calibri" w:cs="Calibri"/>
          <w:sz w:val="22"/>
        </w:rPr>
        <w:t>[1] J.M. Klara, M. Woods, O.J. Capicotto, J.T. Haslbeck, M. Matuszewski, L.L. Pinkerton, M.D. Rutkowski, R.L. Schoff and V. Vaysman, "Cost and performance baseline for fossil energy plants"</w:t>
      </w:r>
      <w:r w:rsidR="00A827FD" w:rsidRPr="00A827FD">
        <w:rPr>
          <w:rFonts w:ascii="Calibri" w:hAnsi="Calibri" w:cs="Calibri"/>
          <w:i/>
          <w:iCs/>
          <w:sz w:val="22"/>
        </w:rPr>
        <w:t xml:space="preserve"> National Energy Technology Laboratory, DOE/NETL-2007/1281. </w:t>
      </w:r>
      <w:r w:rsidR="00A827FD" w:rsidRPr="00A827FD">
        <w:rPr>
          <w:rFonts w:ascii="Calibri" w:hAnsi="Calibri" w:cs="Calibri"/>
          <w:sz w:val="22"/>
        </w:rPr>
        <w:t>2007.</w:t>
      </w:r>
    </w:p>
    <w:p w14:paraId="5006E12A" w14:textId="77777777" w:rsidR="00A827FD" w:rsidRPr="00A827FD" w:rsidRDefault="00A827FD" w:rsidP="00A827FD">
      <w:pPr>
        <w:pStyle w:val="NormalWeb"/>
        <w:rPr>
          <w:rFonts w:ascii="Calibri" w:hAnsi="Calibri" w:cs="Calibri"/>
          <w:sz w:val="22"/>
        </w:rPr>
      </w:pPr>
      <w:r w:rsidRPr="00A827FD">
        <w:rPr>
          <w:rFonts w:ascii="Calibri" w:hAnsi="Calibri" w:cs="Calibri"/>
          <w:sz w:val="22"/>
        </w:rPr>
        <w:t>[2] R.2. DOE/NETL-2010/1397, "Cost performance baseline for fossil energy plants. Volume 1: Bituminous coal and natural gas to electricity "</w:t>
      </w:r>
      <w:r w:rsidRPr="00A827FD">
        <w:rPr>
          <w:rFonts w:ascii="Calibri" w:hAnsi="Calibri" w:cs="Calibri"/>
          <w:i/>
          <w:iCs/>
          <w:sz w:val="22"/>
        </w:rPr>
        <w:t xml:space="preserve"> performance baseline for fossil energy plants.Volume 1: Bituminous coal and natural gas to electricity. </w:t>
      </w:r>
      <w:r w:rsidRPr="00A827FD">
        <w:rPr>
          <w:rFonts w:ascii="Calibri" w:hAnsi="Calibri" w:cs="Calibri"/>
          <w:sz w:val="22"/>
        </w:rPr>
        <w:t>2013.</w:t>
      </w:r>
    </w:p>
    <w:p w14:paraId="32F8FA3A" w14:textId="77777777" w:rsidR="00A827FD" w:rsidRPr="00A827FD" w:rsidRDefault="00A827FD" w:rsidP="00A827FD">
      <w:pPr>
        <w:pStyle w:val="NormalWeb"/>
        <w:rPr>
          <w:rFonts w:ascii="Calibri" w:hAnsi="Calibri" w:cs="Calibri"/>
          <w:sz w:val="22"/>
        </w:rPr>
      </w:pPr>
      <w:r w:rsidRPr="00A827F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A827FD">
        <w:rPr>
          <w:rFonts w:ascii="Calibri" w:hAnsi="Calibri" w:cs="Calibri"/>
          <w:i/>
          <w:iCs/>
          <w:sz w:val="22"/>
        </w:rPr>
        <w:t xml:space="preserve"> Cost and Performance Baseline for Fossil Energy Plants Volume 1b: Bituminous Coal (IGCC) to Electricity Revision 2b–Year Dollar Update. </w:t>
      </w:r>
      <w:r w:rsidRPr="00A827FD">
        <w:rPr>
          <w:rFonts w:ascii="Calibri" w:hAnsi="Calibri" w:cs="Calibri"/>
          <w:sz w:val="22"/>
        </w:rPr>
        <w:t>2015.</w:t>
      </w:r>
    </w:p>
    <w:p w14:paraId="14A4411D" w14:textId="77777777" w:rsidR="00A827FD" w:rsidRPr="00A827FD" w:rsidRDefault="00A827FD" w:rsidP="00A827FD">
      <w:pPr>
        <w:pStyle w:val="NormalWeb"/>
        <w:rPr>
          <w:rFonts w:ascii="Calibri" w:hAnsi="Calibri" w:cs="Calibri"/>
          <w:sz w:val="22"/>
        </w:rPr>
      </w:pPr>
      <w:r w:rsidRPr="00A827F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A827FD">
        <w:rPr>
          <w:rFonts w:ascii="Calibri" w:hAnsi="Calibri" w:cs="Calibri"/>
          <w:i/>
          <w:iCs/>
          <w:sz w:val="22"/>
        </w:rPr>
        <w:t xml:space="preserve"> Cost and Performance Baseline for Fossil Energy Plants, Volume 1: Bituminous Coal and Natural Gas to Electricity, Revision 4. </w:t>
      </w:r>
      <w:r w:rsidRPr="00A827FD">
        <w:rPr>
          <w:rFonts w:ascii="Calibri" w:hAnsi="Calibri" w:cs="Calibri"/>
          <w:sz w:val="22"/>
        </w:rPr>
        <w:t>2018.</w:t>
      </w:r>
    </w:p>
    <w:p w14:paraId="7C62B84B" w14:textId="77777777" w:rsidR="00A827FD" w:rsidRPr="00A827FD" w:rsidRDefault="00A827FD" w:rsidP="00A827FD">
      <w:pPr>
        <w:pStyle w:val="NormalWeb"/>
        <w:rPr>
          <w:rFonts w:ascii="Calibri" w:hAnsi="Calibri" w:cs="Calibri"/>
          <w:sz w:val="22"/>
        </w:rPr>
      </w:pPr>
      <w:r w:rsidRPr="00A827FD">
        <w:rPr>
          <w:rFonts w:ascii="Calibri" w:hAnsi="Calibri" w:cs="Calibri"/>
          <w:sz w:val="22"/>
        </w:rPr>
        <w:t>[5] IEAGHG R&amp;D Programme, "Effects of Plant Location on the Costs of CO2 Capture, Technical Report" 2018.</w:t>
      </w:r>
    </w:p>
    <w:p w14:paraId="72450F60" w14:textId="7B8EFF2B" w:rsidR="00A827FD" w:rsidRPr="00A827FD" w:rsidRDefault="00A827FD" w:rsidP="00A827FD">
      <w:pPr>
        <w:pStyle w:val="NormalWeb"/>
        <w:rPr>
          <w:rFonts w:ascii="Calibri" w:hAnsi="Calibri" w:cs="Calibri"/>
          <w:sz w:val="22"/>
        </w:rPr>
      </w:pPr>
      <w:r w:rsidRPr="00A827FD">
        <w:rPr>
          <w:rFonts w:ascii="Calibri" w:hAnsi="Calibri" w:cs="Calibri"/>
          <w:sz w:val="22"/>
        </w:rPr>
        <w:t>[6] Plant Cost Index Archives - Chemical Engineering</w:t>
      </w:r>
      <w:hyperlink r:id="rId28" w:tgtFrame="_blank" w:history="1">
        <w:r w:rsidRPr="00A827FD">
          <w:rPr>
            <w:rStyle w:val="Hyperlink"/>
            <w:rFonts w:ascii="Calibri" w:hAnsi="Calibri" w:cs="Calibri"/>
            <w:sz w:val="22"/>
          </w:rPr>
          <w:t>http://www.chemengonline.com</w:t>
        </w:r>
      </w:hyperlink>
      <w:r w:rsidRPr="00A827FD">
        <w:rPr>
          <w:rFonts w:ascii="Calibri" w:hAnsi="Calibri" w:cs="Calibri"/>
          <w:sz w:val="22"/>
        </w:rPr>
        <w:t xml:space="preserve"> 2018.</w:t>
      </w:r>
    </w:p>
    <w:p w14:paraId="5E6BD913" w14:textId="77777777" w:rsidR="00A827FD" w:rsidRPr="00A827FD" w:rsidRDefault="00A827FD" w:rsidP="00A827FD">
      <w:pPr>
        <w:pStyle w:val="NormalWeb"/>
        <w:rPr>
          <w:rFonts w:ascii="Calibri" w:hAnsi="Calibri" w:cs="Calibri"/>
          <w:sz w:val="22"/>
        </w:rPr>
      </w:pPr>
      <w:r w:rsidRPr="00A827FD">
        <w:rPr>
          <w:rFonts w:ascii="Calibri" w:hAnsi="Calibri" w:cs="Calibri"/>
          <w:sz w:val="22"/>
        </w:rPr>
        <w:lastRenderedPageBreak/>
        <w:t>[7] R. Turton, R.C. Bailie, W.B. Whiting and J.A. Shaeiwitz, "Analysis, synthesis and design of chemical processes", 2008.</w:t>
      </w:r>
    </w:p>
    <w:p w14:paraId="6A7389D6" w14:textId="77777777" w:rsidR="00A827FD" w:rsidRPr="00A827FD" w:rsidRDefault="00A827FD" w:rsidP="00A827FD">
      <w:pPr>
        <w:pStyle w:val="NormalWeb"/>
        <w:rPr>
          <w:rFonts w:ascii="Calibri" w:hAnsi="Calibri" w:cs="Calibri"/>
          <w:sz w:val="22"/>
        </w:rPr>
      </w:pPr>
      <w:r w:rsidRPr="00A827FD">
        <w:rPr>
          <w:rFonts w:ascii="Calibri" w:hAnsi="Calibri" w:cs="Calibri"/>
          <w:sz w:val="22"/>
        </w:rPr>
        <w:t>[8] K.M. Guthrie, "Data and Techniques for Preliminary Capital Cost Estimating", 1969.</w:t>
      </w:r>
    </w:p>
    <w:p w14:paraId="6D7BD212" w14:textId="77777777" w:rsidR="00A827FD" w:rsidRPr="00A827FD" w:rsidRDefault="00A827FD" w:rsidP="00A827FD">
      <w:pPr>
        <w:pStyle w:val="NormalWeb"/>
        <w:rPr>
          <w:rFonts w:ascii="Calibri" w:hAnsi="Calibri" w:cs="Calibri"/>
          <w:sz w:val="22"/>
        </w:rPr>
      </w:pPr>
      <w:r w:rsidRPr="00A827FD">
        <w:rPr>
          <w:rFonts w:ascii="Calibri" w:hAnsi="Calibri" w:cs="Calibri"/>
          <w:sz w:val="22"/>
        </w:rPr>
        <w:t>[9] W.D. Seider, J.D. Seader and D.R. Lewin, "PRODUCT &amp; PROCESS DESIGN PRINCIPLES: SYNTHESIS, ANALYSIS AND EVALUATION, (With CD)", 2009.</w:t>
      </w:r>
    </w:p>
    <w:p w14:paraId="4236FBFE" w14:textId="77777777" w:rsidR="00A827FD" w:rsidRPr="00A827FD" w:rsidRDefault="00A827FD" w:rsidP="00A827FD">
      <w:pPr>
        <w:pStyle w:val="NormalWeb"/>
        <w:rPr>
          <w:rFonts w:ascii="Calibri" w:hAnsi="Calibri" w:cs="Calibri"/>
          <w:sz w:val="22"/>
        </w:rPr>
      </w:pPr>
      <w:r w:rsidRPr="00A827FD">
        <w:rPr>
          <w:rFonts w:ascii="Calibri" w:hAnsi="Calibri" w:cs="Calibri"/>
          <w:sz w:val="22"/>
        </w:rPr>
        <w:t>[10] Robin Smith, "Chemical Process Design and Integration" John Wiley &amp; Sons Ltd, 2005.</w:t>
      </w:r>
    </w:p>
    <w:p w14:paraId="526E1810" w14:textId="77777777" w:rsidR="00A827FD" w:rsidRPr="00A827FD" w:rsidRDefault="00A827FD" w:rsidP="00A827FD">
      <w:pPr>
        <w:pStyle w:val="NormalWeb"/>
        <w:rPr>
          <w:rFonts w:ascii="Calibri" w:hAnsi="Calibri" w:cs="Calibri"/>
          <w:sz w:val="22"/>
        </w:rPr>
      </w:pPr>
      <w:r w:rsidRPr="00A827F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649E0104" w14:textId="77777777" w:rsidR="00A827FD" w:rsidRPr="00A827FD" w:rsidRDefault="00A827FD" w:rsidP="00A827FD">
      <w:pPr>
        <w:pStyle w:val="NormalWeb"/>
        <w:rPr>
          <w:rFonts w:ascii="Calibri" w:hAnsi="Calibri" w:cs="Calibri"/>
          <w:sz w:val="22"/>
        </w:rPr>
      </w:pPr>
      <w:r w:rsidRPr="00A827FD">
        <w:rPr>
          <w:rFonts w:ascii="Calibri" w:hAnsi="Calibri" w:cs="Calibri"/>
          <w:sz w:val="22"/>
        </w:rPr>
        <w:t>[12] C.O. IEAGHG, "Capture at coal based power and hydrogen plants, Report 2014/3" 2014.</w:t>
      </w:r>
    </w:p>
    <w:p w14:paraId="1C99E32D" w14:textId="77777777" w:rsidR="00A827FD" w:rsidRPr="00A827FD" w:rsidRDefault="00A827FD" w:rsidP="00A827FD">
      <w:pPr>
        <w:pStyle w:val="NormalWeb"/>
        <w:rPr>
          <w:rFonts w:ascii="Calibri" w:hAnsi="Calibri" w:cs="Calibri"/>
          <w:sz w:val="22"/>
        </w:rPr>
      </w:pPr>
      <w:r w:rsidRPr="00A827FD">
        <w:rPr>
          <w:rFonts w:ascii="Calibri" w:hAnsi="Calibri" w:cs="Calibri"/>
          <w:sz w:val="22"/>
        </w:rPr>
        <w:t>[13] M. Babcock, "Oxy combustion processes for CO2 capture from power plant"</w:t>
      </w:r>
      <w:r w:rsidRPr="00A827FD">
        <w:rPr>
          <w:rFonts w:ascii="Calibri" w:hAnsi="Calibri" w:cs="Calibri"/>
          <w:i/>
          <w:iCs/>
          <w:sz w:val="22"/>
        </w:rPr>
        <w:t xml:space="preserve"> IEA, Report. </w:t>
      </w:r>
      <w:r w:rsidRPr="00A827FD">
        <w:rPr>
          <w:rFonts w:ascii="Calibri" w:hAnsi="Calibri" w:cs="Calibri"/>
          <w:sz w:val="22"/>
        </w:rPr>
        <w:t>2005, no. 2005/9.</w:t>
      </w:r>
    </w:p>
    <w:p w14:paraId="56ACFE54" w14:textId="77777777" w:rsidR="00A827FD" w:rsidRPr="00A827FD" w:rsidRDefault="00A827FD" w:rsidP="00A827FD">
      <w:pPr>
        <w:pStyle w:val="NormalWeb"/>
        <w:rPr>
          <w:rFonts w:ascii="Calibri" w:hAnsi="Calibri" w:cs="Calibri"/>
          <w:sz w:val="22"/>
        </w:rPr>
      </w:pPr>
      <w:r w:rsidRPr="00A827FD">
        <w:rPr>
          <w:rFonts w:ascii="Calibri" w:hAnsi="Calibri" w:cs="Calibri"/>
          <w:sz w:val="22"/>
        </w:rPr>
        <w:t>[14] S. Roussanaly, E. Rubin, M.V. Der Spek, N. Berghout, G. Booras, T. Fout, M. Garcia, S. Gardarsdottir, M. Matuszewsk and S. McCoy, "Towards improved guidelines for cost evaluation of CO2 capture technologies" 2019.</w:t>
      </w:r>
    </w:p>
    <w:p w14:paraId="75A33AEC" w14:textId="377CDD54" w:rsidR="009E6219" w:rsidRPr="009E6219" w:rsidRDefault="00A827FD" w:rsidP="00A827FD">
      <w:r w:rsidRPr="00A827F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even" r:id="rId29"/>
      <w:headerReference w:type="default" r:id="rId30"/>
      <w:footerReference w:type="even" r:id="rId31"/>
      <w:footerReference w:type="default" r:id="rId32"/>
      <w:headerReference w:type="first" r:id="rId33"/>
      <w:footerReference w:type="first" r:id="rId3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EEA29" w14:textId="77777777" w:rsidR="0022332B" w:rsidRDefault="0022332B" w:rsidP="001B776F">
      <w:pPr>
        <w:spacing w:after="0" w:line="240" w:lineRule="auto"/>
      </w:pPr>
      <w:r>
        <w:separator/>
      </w:r>
    </w:p>
  </w:endnote>
  <w:endnote w:type="continuationSeparator" w:id="0">
    <w:p w14:paraId="158EC60C" w14:textId="77777777" w:rsidR="0022332B" w:rsidRDefault="0022332B" w:rsidP="001B776F">
      <w:pPr>
        <w:spacing w:after="0" w:line="240" w:lineRule="auto"/>
      </w:pPr>
      <w:r>
        <w:continuationSeparator/>
      </w:r>
    </w:p>
  </w:endnote>
  <w:endnote w:type="continuationNotice" w:id="1">
    <w:p w14:paraId="263EF4A8" w14:textId="77777777" w:rsidR="0022332B" w:rsidRDefault="002233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9D5B5" w14:textId="77777777" w:rsidR="00E96B7A" w:rsidRDefault="00E96B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9C10C" w14:textId="77777777" w:rsidR="00E96B7A" w:rsidRDefault="00E96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7D6C8E" w14:textId="77777777" w:rsidR="0022332B" w:rsidRDefault="0022332B" w:rsidP="001B776F">
      <w:pPr>
        <w:spacing w:after="0" w:line="240" w:lineRule="auto"/>
      </w:pPr>
      <w:r>
        <w:separator/>
      </w:r>
    </w:p>
  </w:footnote>
  <w:footnote w:type="continuationSeparator" w:id="0">
    <w:p w14:paraId="0E457D43" w14:textId="77777777" w:rsidR="0022332B" w:rsidRDefault="0022332B" w:rsidP="001B776F">
      <w:pPr>
        <w:spacing w:after="0" w:line="240" w:lineRule="auto"/>
      </w:pPr>
      <w:r>
        <w:continuationSeparator/>
      </w:r>
    </w:p>
  </w:footnote>
  <w:footnote w:type="continuationNotice" w:id="1">
    <w:p w14:paraId="1877448A" w14:textId="77777777" w:rsidR="0022332B" w:rsidRDefault="0022332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C1894" w14:textId="77777777" w:rsidR="00E96B7A" w:rsidRDefault="00E96B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7733E" w14:textId="77777777" w:rsidR="00E96B7A" w:rsidRDefault="00E96B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qQUAdMAaqywAAAA="/>
  </w:docVars>
  <w:rsids>
    <w:rsidRoot w:val="00AF72F7"/>
    <w:rsid w:val="00013478"/>
    <w:rsid w:val="0001715C"/>
    <w:rsid w:val="000239B1"/>
    <w:rsid w:val="00024C89"/>
    <w:rsid w:val="00033784"/>
    <w:rsid w:val="000340FF"/>
    <w:rsid w:val="00051B0B"/>
    <w:rsid w:val="00055A59"/>
    <w:rsid w:val="0006306C"/>
    <w:rsid w:val="00066747"/>
    <w:rsid w:val="000821AA"/>
    <w:rsid w:val="000975D5"/>
    <w:rsid w:val="000A3720"/>
    <w:rsid w:val="000A4845"/>
    <w:rsid w:val="000C3EB9"/>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2332B"/>
    <w:rsid w:val="0023391F"/>
    <w:rsid w:val="0024052A"/>
    <w:rsid w:val="00245031"/>
    <w:rsid w:val="00245453"/>
    <w:rsid w:val="0026681A"/>
    <w:rsid w:val="00266D64"/>
    <w:rsid w:val="00277FBD"/>
    <w:rsid w:val="0028279B"/>
    <w:rsid w:val="00284731"/>
    <w:rsid w:val="0029010D"/>
    <w:rsid w:val="002901E1"/>
    <w:rsid w:val="0029269B"/>
    <w:rsid w:val="002E6017"/>
    <w:rsid w:val="002E78E1"/>
    <w:rsid w:val="00301A70"/>
    <w:rsid w:val="003149A6"/>
    <w:rsid w:val="00335C1F"/>
    <w:rsid w:val="00335F38"/>
    <w:rsid w:val="003373C5"/>
    <w:rsid w:val="0034198D"/>
    <w:rsid w:val="00380483"/>
    <w:rsid w:val="003812E1"/>
    <w:rsid w:val="003815C3"/>
    <w:rsid w:val="00384E08"/>
    <w:rsid w:val="00391F15"/>
    <w:rsid w:val="003A5D16"/>
    <w:rsid w:val="003A7275"/>
    <w:rsid w:val="003B7D1D"/>
    <w:rsid w:val="003E3CAE"/>
    <w:rsid w:val="003F129D"/>
    <w:rsid w:val="00406DF7"/>
    <w:rsid w:val="004262B3"/>
    <w:rsid w:val="00426BEF"/>
    <w:rsid w:val="004339CE"/>
    <w:rsid w:val="0044233B"/>
    <w:rsid w:val="00447EF5"/>
    <w:rsid w:val="004647A3"/>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7619"/>
    <w:rsid w:val="006E777A"/>
    <w:rsid w:val="006F34F0"/>
    <w:rsid w:val="00715B97"/>
    <w:rsid w:val="00761021"/>
    <w:rsid w:val="0076162C"/>
    <w:rsid w:val="00767664"/>
    <w:rsid w:val="0077093B"/>
    <w:rsid w:val="007766BC"/>
    <w:rsid w:val="0077673F"/>
    <w:rsid w:val="007A391C"/>
    <w:rsid w:val="007C4B08"/>
    <w:rsid w:val="007D4106"/>
    <w:rsid w:val="007F4B97"/>
    <w:rsid w:val="00802839"/>
    <w:rsid w:val="008054A9"/>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2A79"/>
    <w:rsid w:val="00907D39"/>
    <w:rsid w:val="009100BA"/>
    <w:rsid w:val="00921EDE"/>
    <w:rsid w:val="00934FDD"/>
    <w:rsid w:val="00944C8B"/>
    <w:rsid w:val="00951836"/>
    <w:rsid w:val="0095250C"/>
    <w:rsid w:val="00975D96"/>
    <w:rsid w:val="00987C96"/>
    <w:rsid w:val="009A043B"/>
    <w:rsid w:val="009A5A48"/>
    <w:rsid w:val="009B2380"/>
    <w:rsid w:val="009C69F5"/>
    <w:rsid w:val="009D0FDE"/>
    <w:rsid w:val="009E6219"/>
    <w:rsid w:val="009F518B"/>
    <w:rsid w:val="00A0002F"/>
    <w:rsid w:val="00A3278F"/>
    <w:rsid w:val="00A336AD"/>
    <w:rsid w:val="00A3794B"/>
    <w:rsid w:val="00A37B61"/>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DEC"/>
    <w:rsid w:val="00BA04F9"/>
    <w:rsid w:val="00BA7206"/>
    <w:rsid w:val="00BB39FE"/>
    <w:rsid w:val="00BB4118"/>
    <w:rsid w:val="00BD3E6D"/>
    <w:rsid w:val="00BE1793"/>
    <w:rsid w:val="00C01556"/>
    <w:rsid w:val="00C06EA3"/>
    <w:rsid w:val="00C17F37"/>
    <w:rsid w:val="00C31C22"/>
    <w:rsid w:val="00C5659C"/>
    <w:rsid w:val="00C6571D"/>
    <w:rsid w:val="00C929AF"/>
    <w:rsid w:val="00C962A2"/>
    <w:rsid w:val="00C962BB"/>
    <w:rsid w:val="00CB06E5"/>
    <w:rsid w:val="00CB1024"/>
    <w:rsid w:val="00CB4E7F"/>
    <w:rsid w:val="00CB693D"/>
    <w:rsid w:val="00CC3A85"/>
    <w:rsid w:val="00CF2BA2"/>
    <w:rsid w:val="00D3257A"/>
    <w:rsid w:val="00D33DBB"/>
    <w:rsid w:val="00D409D0"/>
    <w:rsid w:val="00D47451"/>
    <w:rsid w:val="00D50905"/>
    <w:rsid w:val="00D710FC"/>
    <w:rsid w:val="00D82702"/>
    <w:rsid w:val="00D87C90"/>
    <w:rsid w:val="00D94140"/>
    <w:rsid w:val="00DA0F72"/>
    <w:rsid w:val="00DA16CE"/>
    <w:rsid w:val="00DA730C"/>
    <w:rsid w:val="00DB1339"/>
    <w:rsid w:val="00DB72DD"/>
    <w:rsid w:val="00DC5838"/>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yperlink" Target="https://www.gnu.org/licenses/gpl-3.0.txt"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INTEF/Scale-Coupled-Open-Innovation-Network/blob/main/Economics/SEA%20Tool%20-%20Template.xlsm" TargetMode="External"/><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www.chemengonline.com"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2.xml"/><Relationship Id="rId35"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2.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3.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4.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7</Pages>
  <Words>5177</Words>
  <Characters>29512</Characters>
  <Application>Microsoft Office Word</Application>
  <DocSecurity>0</DocSecurity>
  <Lines>245</Lines>
  <Paragraphs>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Schalk Cloete</cp:lastModifiedBy>
  <cp:revision>3</cp:revision>
  <dcterms:created xsi:type="dcterms:W3CDTF">2021-06-12T08:37:00Z</dcterms:created>
  <dcterms:modified xsi:type="dcterms:W3CDTF">2021-06-14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User Guide - v3</vt:lpwstr>
  </property>
  <property fmtid="{D5CDD505-2E9C-101B-9397-08002B2CF9AE}" pid="8" name="ContentTypeId">
    <vt:lpwstr>0x01010031B82B69D2361148B4D8F7EC15680213080064A8C3CD78C859468EAC224A42287968</vt:lpwstr>
  </property>
</Properties>
</file>